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55"/>
        <w:gridCol w:w="6205"/>
      </w:tblGrid>
      <w:tr w:rsidR="003A6D43" w14:paraId="2F811688" w14:textId="77777777" w:rsidTr="003A6D43">
        <w:trPr>
          <w:trHeight w:val="351"/>
        </w:trPr>
        <w:tc>
          <w:tcPr>
            <w:tcW w:w="31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C58E837" w14:textId="5BDD074B" w:rsidR="003A6D43" w:rsidRDefault="003A6D43" w:rsidP="002943F5">
            <w:pPr>
              <w:ind w:firstLine="0"/>
            </w:pPr>
            <w:proofErr w:type="spellStart"/>
            <w:r>
              <w:rPr>
                <w:b/>
                <w:bCs/>
              </w:rPr>
              <w:t>Jquery</w:t>
            </w:r>
            <w:proofErr w:type="spellEnd"/>
            <w:r>
              <w:rPr>
                <w:b/>
                <w:bCs/>
              </w:rPr>
              <w:t xml:space="preserve"> library</w:t>
            </w:r>
            <w:r>
              <w:rPr>
                <w:b/>
                <w:bCs/>
              </w:rPr>
              <w:t xml:space="preserve"> </w:t>
            </w:r>
          </w:p>
        </w:tc>
        <w:tc>
          <w:tcPr>
            <w:tcW w:w="62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9D15A47" w14:textId="77777777" w:rsidR="003A6D43" w:rsidRDefault="003A6D43" w:rsidP="002943F5">
            <w:pPr>
              <w:ind w:firstLine="0"/>
            </w:pPr>
          </w:p>
        </w:tc>
      </w:tr>
      <w:tr w:rsidR="003A6D43" w14:paraId="6826FBB2" w14:textId="77777777" w:rsidTr="002943F5">
        <w:trPr>
          <w:trHeight w:val="351"/>
        </w:trPr>
        <w:tc>
          <w:tcPr>
            <w:tcW w:w="936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064A36DA" w14:textId="68DC45E0" w:rsidR="003A6D43" w:rsidRDefault="003A6D43" w:rsidP="00190097">
            <w:pPr>
              <w:spacing w:line="360" w:lineRule="auto"/>
              <w:ind w:firstLine="0"/>
              <w:rPr>
                <w:color w:val="767171" w:themeColor="background2" w:themeShade="80"/>
              </w:rPr>
            </w:pPr>
            <w:r>
              <w:rPr>
                <w:color w:val="767171" w:themeColor="background2" w:themeShade="80"/>
              </w:rPr>
              <w:t>Is a</w:t>
            </w:r>
            <w:r w:rsidR="00190097">
              <w:rPr>
                <w:color w:val="767171" w:themeColor="background2" w:themeShade="80"/>
              </w:rPr>
              <w:t>n open source</w:t>
            </w:r>
            <w:r>
              <w:rPr>
                <w:color w:val="767171" w:themeColor="background2" w:themeShade="80"/>
              </w:rPr>
              <w:t xml:space="preserve"> JavaScript library that is used to handle</w:t>
            </w:r>
            <w:r w:rsidR="00190097">
              <w:rPr>
                <w:color w:val="767171" w:themeColor="background2" w:themeShade="80"/>
              </w:rPr>
              <w:t xml:space="preserve"> and manipulate</w:t>
            </w:r>
            <w:r>
              <w:rPr>
                <w:color w:val="767171" w:themeColor="background2" w:themeShade="80"/>
              </w:rPr>
              <w:t xml:space="preserve"> HTML </w:t>
            </w:r>
            <w:r w:rsidR="00190097">
              <w:rPr>
                <w:color w:val="767171" w:themeColor="background2" w:themeShade="80"/>
              </w:rPr>
              <w:t xml:space="preserve">documents, handle events and CSS </w:t>
            </w:r>
            <w:proofErr w:type="gramStart"/>
            <w:r w:rsidR="00190097">
              <w:rPr>
                <w:color w:val="767171" w:themeColor="background2" w:themeShade="80"/>
              </w:rPr>
              <w:t>animation.</w:t>
            </w:r>
            <w:proofErr w:type="gramEnd"/>
            <w:r w:rsidR="00190097">
              <w:rPr>
                <w:color w:val="767171" w:themeColor="background2" w:themeShade="80"/>
              </w:rPr>
              <w:t xml:space="preserve"> </w:t>
            </w:r>
            <w:r w:rsidR="00190097">
              <w:rPr>
                <w:color w:val="767171" w:themeColor="background2" w:themeShade="80"/>
              </w:rPr>
              <w:fldChar w:fldCharType="begin"/>
            </w:r>
            <w:r w:rsidR="00190097">
              <w:rPr>
                <w:color w:val="767171" w:themeColor="background2" w:themeShade="80"/>
              </w:rPr>
              <w:instrText xml:space="preserve"> ADDIN ZOTERO_ITEM CSL_CITATION {"citationID":"315rs7zv","properties":{"formattedCitation":"(\\uc0\\u8220{}JQuery API Documentation,\\uc0\\u8221{} 2019)","plainCitation":"(“JQuery API Documentation,” 2019)","noteIndex":0},"citationItems":[{"id":634,"uris":["http://zotero.org/users/4402124/items/5C2867RC"],"uri":["http://zotero.org/users/4402124/items/5C2867RC"],"itemData":{"id":634,"type":"webpage","title":"jQuery API Documentation","container-title":"jQuery","URL":"https://api.jquery.com/","issued":{"date-parts":[["2019"]]},"accessed":{"date-parts":[["2019",8,15]]}}}],"schema":"https://github.com/citation-style-language/schema/raw/master/csl-citation.json"} </w:instrText>
            </w:r>
            <w:r w:rsidR="00190097">
              <w:rPr>
                <w:color w:val="767171" w:themeColor="background2" w:themeShade="80"/>
              </w:rPr>
              <w:fldChar w:fldCharType="separate"/>
            </w:r>
            <w:r w:rsidR="00190097" w:rsidRPr="00190097">
              <w:t>(“JQuery API Documentation,” 2019)</w:t>
            </w:r>
            <w:r w:rsidR="00190097">
              <w:rPr>
                <w:color w:val="767171" w:themeColor="background2" w:themeShade="80"/>
              </w:rPr>
              <w:fldChar w:fldCharType="end"/>
            </w:r>
            <w:r w:rsidR="00190097">
              <w:rPr>
                <w:color w:val="767171" w:themeColor="background2" w:themeShade="80"/>
              </w:rPr>
              <w:t xml:space="preserve">   </w:t>
            </w:r>
          </w:p>
        </w:tc>
      </w:tr>
    </w:tbl>
    <w:p w14:paraId="6A78CA65" w14:textId="06266EEC" w:rsidR="0067437A" w:rsidRDefault="0067437A" w:rsidP="00D50815">
      <w:pPr>
        <w:ind w:firstLine="0"/>
      </w:pPr>
    </w:p>
    <w:p w14:paraId="36F9832C" w14:textId="19B4D05C" w:rsidR="0067437A" w:rsidRDefault="00190097" w:rsidP="00745DD1">
      <w:pPr>
        <w:ind w:firstLine="0"/>
      </w:pPr>
      <w:r>
        <w:t>References</w:t>
      </w:r>
    </w:p>
    <w:p w14:paraId="024425D7" w14:textId="77777777" w:rsidR="00190097" w:rsidRPr="00190097" w:rsidRDefault="00190097" w:rsidP="00190097">
      <w:pPr>
        <w:pStyle w:val="Bibliography"/>
        <w:spacing w:line="240" w:lineRule="auto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190097">
        <w:t>JQuery API Documentation. (2019). Retrieved August 15, 2019, from JQuery website: https://api.jquery.com/</w:t>
      </w:r>
    </w:p>
    <w:p w14:paraId="48AA2B2B" w14:textId="0B6C58FD" w:rsidR="00190097" w:rsidRDefault="00190097" w:rsidP="00190097">
      <w:pPr>
        <w:ind w:firstLine="0"/>
      </w:pPr>
      <w:r>
        <w:fldChar w:fldCharType="end"/>
      </w:r>
      <w:bookmarkStart w:id="0" w:name="_GoBack"/>
      <w:bookmarkEnd w:id="0"/>
    </w:p>
    <w:p w14:paraId="1D29F9D7" w14:textId="77777777" w:rsidR="0067437A" w:rsidRDefault="0067437A" w:rsidP="00745DD1">
      <w:pPr>
        <w:ind w:firstLine="0"/>
      </w:pPr>
    </w:p>
    <w:p w14:paraId="6E627230" w14:textId="77777777" w:rsidR="0067437A" w:rsidRDefault="0067437A" w:rsidP="00745DD1">
      <w:pPr>
        <w:ind w:firstLine="0"/>
      </w:pPr>
    </w:p>
    <w:p w14:paraId="51C38769" w14:textId="77777777" w:rsidR="0067437A" w:rsidRDefault="0067437A" w:rsidP="00745DD1">
      <w:pPr>
        <w:ind w:firstLine="0"/>
      </w:pPr>
    </w:p>
    <w:p w14:paraId="552E973E" w14:textId="77777777" w:rsidR="0067437A" w:rsidRDefault="0067437A" w:rsidP="00745DD1">
      <w:pPr>
        <w:ind w:firstLine="0"/>
      </w:pPr>
    </w:p>
    <w:p w14:paraId="776D0607" w14:textId="77777777" w:rsidR="0067437A" w:rsidRDefault="0067437A" w:rsidP="00745DD1">
      <w:pPr>
        <w:ind w:firstLine="0"/>
      </w:pPr>
    </w:p>
    <w:p w14:paraId="2C8D38F3" w14:textId="77777777" w:rsidR="0067437A" w:rsidRDefault="0067437A" w:rsidP="00745DD1">
      <w:pPr>
        <w:ind w:firstLine="0"/>
      </w:pPr>
    </w:p>
    <w:p w14:paraId="40CE863D" w14:textId="77777777" w:rsidR="0067437A" w:rsidRDefault="0067437A" w:rsidP="00745DD1">
      <w:pPr>
        <w:ind w:firstLine="0"/>
      </w:pPr>
    </w:p>
    <w:p w14:paraId="4E00A255" w14:textId="77777777" w:rsidR="0067437A" w:rsidRDefault="0067437A" w:rsidP="00745DD1">
      <w:pPr>
        <w:ind w:firstLine="0"/>
      </w:pPr>
    </w:p>
    <w:p w14:paraId="09607E5C" w14:textId="77777777" w:rsidR="0067437A" w:rsidRDefault="0067437A" w:rsidP="00745DD1">
      <w:pPr>
        <w:ind w:firstLine="0"/>
      </w:pPr>
    </w:p>
    <w:p w14:paraId="55DC3CFA" w14:textId="77777777" w:rsidR="0067437A" w:rsidRDefault="0067437A" w:rsidP="00745DD1">
      <w:pPr>
        <w:ind w:firstLine="0"/>
      </w:pPr>
    </w:p>
    <w:p w14:paraId="7D1C2D71" w14:textId="77777777" w:rsidR="0067437A" w:rsidRDefault="0067437A" w:rsidP="00745DD1">
      <w:pPr>
        <w:ind w:firstLine="0"/>
      </w:pPr>
    </w:p>
    <w:p w14:paraId="3D083419" w14:textId="77777777" w:rsidR="0067437A" w:rsidRDefault="0067437A" w:rsidP="00745DD1">
      <w:pPr>
        <w:ind w:firstLine="0"/>
      </w:pPr>
    </w:p>
    <w:p w14:paraId="7EC37A38" w14:textId="2C34C010" w:rsidR="0067437A" w:rsidRDefault="0067437A">
      <w:pPr>
        <w:spacing w:after="160" w:line="259" w:lineRule="auto"/>
        <w:ind w:firstLine="0"/>
      </w:pPr>
      <w:r>
        <w:br w:type="page"/>
      </w:r>
    </w:p>
    <w:p w14:paraId="196584A7" w14:textId="77777777" w:rsidR="0067437A" w:rsidRDefault="0067437A" w:rsidP="0067437A">
      <w:pPr>
        <w:rPr>
          <w:rFonts w:ascii="Consolas" w:hAnsi="Consolas" w:cs="Consolas"/>
          <w:color w:val="000000"/>
          <w:sz w:val="20"/>
          <w:szCs w:val="20"/>
          <w:shd w:val="clear" w:color="auto" w:fill="E8F2FE"/>
        </w:rPr>
      </w:pP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lastRenderedPageBreak/>
        <w:t>lkup1=[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10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713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2.5858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10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35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6.6666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10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96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.6123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100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846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20.9076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10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744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250.0666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21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54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2695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22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88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61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29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682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27.3667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29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63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.0509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29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8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6.3475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290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68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2523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29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4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49.7690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1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58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2.2057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2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508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8.6093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2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1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6.9054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21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566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8.2051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21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37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.542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21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52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.639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2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15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1.4652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22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66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919.5987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3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708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.9684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3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310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.6612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31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201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.0234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3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76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.133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3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654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1.4167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32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50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9.2164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32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76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2.5925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32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63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6.0296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33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6261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8.3333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33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6678.9449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34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3237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.5231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34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138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04.0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4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042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2624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5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2038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.1948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5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86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.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5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304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2224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50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7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3.8118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50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4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60.4888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50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5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25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0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6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71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86.3333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6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9335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9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24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81.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9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95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9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377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lastRenderedPageBreak/>
        <w:t>7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.6781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9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826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.1975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9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4377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9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633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.2831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39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5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96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41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21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.4694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41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0.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41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.083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414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6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8.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41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4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.6922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41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723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5.0471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41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24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79.2083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41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92.9745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42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30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.9350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429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1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7.3399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51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378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6.403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51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166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5.1775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51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845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1.083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51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465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7.5870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51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961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9.2224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52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4155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8.329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52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8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23.735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52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699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278.5748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520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239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23.825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53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576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.6733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53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311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61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31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.3398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62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77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.1334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62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8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80.312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62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87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3.72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62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.2588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62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36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05.2285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63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55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7.6574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63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675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2.8436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63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60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1.4292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63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082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6.6854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63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45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25.8842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64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.4441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.4478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64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03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7.3409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643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01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92.806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643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63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92.025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1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5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5.0010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1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628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0.6441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11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4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6.0875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1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2682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7.9430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lastRenderedPageBreak/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1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11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7.8920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1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4572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9.7716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1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18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3.4946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2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2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6.3558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2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.4418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.149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22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8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4.8923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23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323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.546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23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12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93.157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23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0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2.695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24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68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24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7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5.7603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3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643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49.6532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3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4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3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24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0.6025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4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18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8.225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4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41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2.0220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4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4.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42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763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.4443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42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76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4.3001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43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263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8.4652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43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3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0.7428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43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506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0.7952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44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87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2496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5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4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.7884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5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003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.4745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5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50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.9574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5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35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2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6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8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66.3100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6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88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6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663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1.5989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7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53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2.9212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71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63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5.3098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7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550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16.4379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73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14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868.6790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73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909.0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7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14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7.183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7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474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256.0588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7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45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7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26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6516.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8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2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8.367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81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5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6.488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8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82.2356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78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8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5.2163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81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393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.9885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82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611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8.034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lastRenderedPageBreak/>
        <w:t>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83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17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86.745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83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004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04.902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84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78.5714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84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62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17.665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90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4958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093.5758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909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413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184.4653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00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0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710.5333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00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551.8985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0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2042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0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8.8852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20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4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836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20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4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539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201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5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617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20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4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75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1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10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.0345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1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6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.7505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2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57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2.9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3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3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35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9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0.6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9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1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.1383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92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3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01.7396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9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09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12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9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7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9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.1538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8.2608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99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9768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70.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9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668.2759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1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44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2.6233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9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2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50.5185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9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375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668.9952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9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45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6658.7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9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2746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.8444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99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8.4234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99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.3003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585.5322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99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9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20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9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09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500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51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1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4567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59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3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297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59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48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.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59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65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9.0793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60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30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08.0218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71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816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.1368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71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244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6205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72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532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.5137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72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003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.3387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75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10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lastRenderedPageBreak/>
        <w:t>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.2055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76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37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3708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81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83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9157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82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928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783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82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609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.2802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82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773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.5034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1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23.7108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2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38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97.5996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3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23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2.2768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3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50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.7914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3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96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89.4145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32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70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3.2621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3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59.5974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9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82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.2572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9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.515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9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2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3.9791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9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0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1.9027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99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9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1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0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1.6421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1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67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1.9774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2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35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534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2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4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25.565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2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98.9835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22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999.2439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23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4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23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20.9961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24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2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73.8944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24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1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26.486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25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9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29.8457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25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0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7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25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1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85.9823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26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7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26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28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0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26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61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.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26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55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870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26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04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2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86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2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70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.86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2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2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2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0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712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3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63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84.8894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4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98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3.4131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4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33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4.3793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4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42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17.8811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5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64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7.3697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5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90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lastRenderedPageBreak/>
        <w:t>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76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5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27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56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50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49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535.0874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5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3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388.8829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10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5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78349.78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20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3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04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20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34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.446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203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373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364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203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47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.3978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204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48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6245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204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17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59.7368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209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3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1.701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31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81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12.2777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31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10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252.449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31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46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88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32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47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0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32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60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9607.2047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33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46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050.8734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34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56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0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35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53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284.7474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39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22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238.6769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39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91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39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095.7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390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61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75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390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390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9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74.3145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39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2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373.8477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41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40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69.2715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41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8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144.985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42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9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63.8500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42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41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39.50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421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84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552.048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42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366.2032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42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28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71.9743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422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559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8.700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422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16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59.297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422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74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46.1191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422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3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375.7989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43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2231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5.3475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43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38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728.767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43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3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1539.28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50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.3355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50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3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50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.3811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50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32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lastRenderedPageBreak/>
        <w:t>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50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94.710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61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2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.567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62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63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6.2855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62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64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.3154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62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04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49.2033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62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7.2898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63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88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2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63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26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64.6236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63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56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7.7594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64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21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828.650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64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1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859.7663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69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04.9886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69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7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339.3054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71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6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7.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71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09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7649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71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22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892.5675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71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38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40.798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72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17.1328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73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39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205.4106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73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87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1.3165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731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06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.5136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73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77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.7569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74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8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19.9162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74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70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9.4541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80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925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.1186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80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61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08.2307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802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8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5.4786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80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821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83.4912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80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9950.1276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80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21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014.222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91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009.1073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92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36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07.481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92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82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93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7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1843.3236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99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73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4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99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5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17.327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99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72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6558.0498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01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54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83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01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55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3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01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07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38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014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293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25.6921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02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349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11.69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03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946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149.8156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03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07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6.387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03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lastRenderedPageBreak/>
        <w:t>2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05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533.1745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03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45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577.144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03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7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642.3416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03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52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70.5675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03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17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535.4701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04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3840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37.7605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05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9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62.84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05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68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902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05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454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309.9172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1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08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213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2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23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452.8494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2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75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03.8939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22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4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34.096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2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1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607.0208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2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613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2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682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8331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3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4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204.0968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3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36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.7727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3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78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28.6942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3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27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80.5170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3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16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25.0324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3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2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035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9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3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68.8642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91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22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9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581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.004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92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0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93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12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.6248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93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77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88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94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84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947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94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06.531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95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21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.7125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95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39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.0639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95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5.8707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95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0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7.2952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9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31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2330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9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67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26.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9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20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434.654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99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44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3.3333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9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4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0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21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704.328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21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8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843.886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22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96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2.6537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23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25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16.5959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24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9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99.764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24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4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lastRenderedPageBreak/>
        <w:t>71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8.0028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24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21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8.376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24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64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9.2294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242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78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5.9450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24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12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1.5496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24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502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277.1760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24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72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114.1835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24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4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2036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1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3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77.5754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1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95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211.2103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1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4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683.4056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1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11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139.6491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2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9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01.7779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2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9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245.5633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3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8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1199.6894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3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95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854.5185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3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157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1679.3574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3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16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015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34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72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723.2166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9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01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65.7838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9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26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66.6419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9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5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221.5975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9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2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508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9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1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96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1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62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57.1611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1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88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246.2840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1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91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6406.7314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2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2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617.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2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97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623.5294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2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20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73.3656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2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74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971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3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33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135.891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3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88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747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3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90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841.1898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4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7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462.3295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4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111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52.4883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4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603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503.8961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5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7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04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51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4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0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5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45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9059.7141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9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555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84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9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50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430.4415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9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63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735.2968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94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4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12091.506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lastRenderedPageBreak/>
        <w:t>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95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36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9860.244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96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27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688.7058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97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66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1818.6042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97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06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2668.4941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9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7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82.6666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9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95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065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9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6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08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99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59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6319.9634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99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2503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942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9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66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3967.5905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1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86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4612.1796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1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4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5841.850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2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12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104.3985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2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3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62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3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566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9119.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39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25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4076.9230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4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21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8787.4138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5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54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5317.2141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5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48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76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6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91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10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6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515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5250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62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71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311.61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7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91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05267.37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8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17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0176.4705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8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85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086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81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5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1687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81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57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819538.285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8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3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690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9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4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6162.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9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44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03.403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9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87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98546.4208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9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2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500.8595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9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82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048.0270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9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34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8330.2702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99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20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92060.7612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99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49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76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59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58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17236.596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1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2133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9.1824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1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75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5666.6666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2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5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37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2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2286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87.5730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3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6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846.2396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3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44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02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3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lastRenderedPageBreak/>
        <w:t>"814.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34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449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2.5040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35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77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695.0450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35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561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00.4807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36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9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11.7910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3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7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970.3333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3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916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597.2897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4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35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14.0026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4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4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71.46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4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234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3.5972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40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2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526.2141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4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2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211.843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71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1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710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9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83.231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71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68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247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710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50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72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93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500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72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27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26816.99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72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549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18566.333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724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66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2905.4634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73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5948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97.0946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73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6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537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1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502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2876.562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1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56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8865.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2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52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6246.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2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289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030.7788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3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6778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88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3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08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7211.4285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4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441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83567.444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4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54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2354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4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992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285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4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38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9345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4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25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91183.415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5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649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44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5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024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902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5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23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895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5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4138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76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5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82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0532.930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5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6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91511.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901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74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42.1825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901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85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42.377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90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92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286.179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902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00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16.9563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90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61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843.7902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01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5241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7691.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lastRenderedPageBreak/>
        <w:t>8754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01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560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385.5481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02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97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329.744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02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96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9081.5252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09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13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83333.333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09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757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4.7421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09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2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630.909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094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87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54835.205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094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71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569760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09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7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607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09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419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030.6363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09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43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974.5506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099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1475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908.532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099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1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299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09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25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38400.3282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11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3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89.19525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11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16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4425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113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302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2.8521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121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.4490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122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26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3416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12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2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66.260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12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00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1440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39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1891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18.39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399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9826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27.9284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39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667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5481.3928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3994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893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8957.952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,{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sctg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4399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l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0.00488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,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vw_ub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:</w:t>
      </w:r>
      <w:r>
        <w:rPr>
          <w:rFonts w:ascii="Consolas" w:hAnsi="Consolas" w:cs="Consolas"/>
          <w:color w:val="2A00FF"/>
          <w:sz w:val="20"/>
          <w:szCs w:val="20"/>
          <w:shd w:val="clear" w:color="auto" w:fill="E8F2FE"/>
        </w:rPr>
        <w:t>"6934.0809"</w:t>
      </w:r>
      <w:r>
        <w:rPr>
          <w:rFonts w:ascii="Consolas" w:hAnsi="Consolas" w:cs="Consolas"/>
          <w:color w:val="000000"/>
          <w:sz w:val="20"/>
          <w:szCs w:val="20"/>
          <w:shd w:val="clear" w:color="auto" w:fill="E8F2FE"/>
        </w:rPr>
        <w:t>}];</w:t>
      </w:r>
    </w:p>
    <w:p w14:paraId="7EB8FA41" w14:textId="77777777" w:rsidR="0067437A" w:rsidRDefault="0067437A" w:rsidP="00745DD1">
      <w:pPr>
        <w:ind w:firstLine="0"/>
      </w:pPr>
    </w:p>
    <w:sectPr w:rsidR="0067437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AADDDF6" w16cid:durableId="20D54110"/>
  <w16cid:commentId w16cid:paraId="7181E98D" w16cid:durableId="20D5419A"/>
  <w16cid:commentId w16cid:paraId="77FBA5CF" w16cid:durableId="20D54D31"/>
  <w16cid:commentId w16cid:paraId="20695351" w16cid:durableId="20E05769"/>
  <w16cid:commentId w16cid:paraId="2B9A22F9" w16cid:durableId="20E0575E"/>
  <w16cid:commentId w16cid:paraId="020F3CA2" w16cid:durableId="20E056D1"/>
  <w16cid:commentId w16cid:paraId="69EDE7BE" w16cid:durableId="20E05753"/>
  <w16cid:commentId w16cid:paraId="0929D353" w16cid:durableId="20E171B1"/>
  <w16cid:commentId w16cid:paraId="48DA28D7" w16cid:durableId="20E17571"/>
  <w16cid:commentId w16cid:paraId="243718FA" w16cid:durableId="20E17631"/>
  <w16cid:commentId w16cid:paraId="51325C8D" w16cid:durableId="20E17698"/>
  <w16cid:commentId w16cid:paraId="4D6C7BA6" w16cid:durableId="20E1773E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FC61C30"/>
    <w:multiLevelType w:val="hybridMultilevel"/>
    <w:tmpl w:val="45E4A4B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B20F8"/>
    <w:rsid w:val="0001200C"/>
    <w:rsid w:val="000128A1"/>
    <w:rsid w:val="00015201"/>
    <w:rsid w:val="00015BD0"/>
    <w:rsid w:val="00016C74"/>
    <w:rsid w:val="00017A53"/>
    <w:rsid w:val="00021588"/>
    <w:rsid w:val="00025D11"/>
    <w:rsid w:val="000329CB"/>
    <w:rsid w:val="00040450"/>
    <w:rsid w:val="0005064D"/>
    <w:rsid w:val="0005150F"/>
    <w:rsid w:val="00055D3A"/>
    <w:rsid w:val="00065C4B"/>
    <w:rsid w:val="00066A36"/>
    <w:rsid w:val="00070862"/>
    <w:rsid w:val="000716A0"/>
    <w:rsid w:val="000842F0"/>
    <w:rsid w:val="00084C84"/>
    <w:rsid w:val="00085183"/>
    <w:rsid w:val="00085FE1"/>
    <w:rsid w:val="000934CB"/>
    <w:rsid w:val="00093E9C"/>
    <w:rsid w:val="00096A56"/>
    <w:rsid w:val="000A5B93"/>
    <w:rsid w:val="000B22F5"/>
    <w:rsid w:val="000C2B0D"/>
    <w:rsid w:val="000C6CAE"/>
    <w:rsid w:val="000C76BB"/>
    <w:rsid w:val="000C7BD4"/>
    <w:rsid w:val="000D63B0"/>
    <w:rsid w:val="000E1FCB"/>
    <w:rsid w:val="000E56BF"/>
    <w:rsid w:val="000F4C4C"/>
    <w:rsid w:val="001006AE"/>
    <w:rsid w:val="00100ADA"/>
    <w:rsid w:val="00101A16"/>
    <w:rsid w:val="00103E36"/>
    <w:rsid w:val="0011021F"/>
    <w:rsid w:val="001165BA"/>
    <w:rsid w:val="00117C90"/>
    <w:rsid w:val="00121147"/>
    <w:rsid w:val="00140E7C"/>
    <w:rsid w:val="00143698"/>
    <w:rsid w:val="001503FC"/>
    <w:rsid w:val="00150AE4"/>
    <w:rsid w:val="00150CD7"/>
    <w:rsid w:val="00150D4E"/>
    <w:rsid w:val="001531D9"/>
    <w:rsid w:val="001546E0"/>
    <w:rsid w:val="00155CD6"/>
    <w:rsid w:val="001564B0"/>
    <w:rsid w:val="0016272F"/>
    <w:rsid w:val="00165755"/>
    <w:rsid w:val="00167140"/>
    <w:rsid w:val="001675F5"/>
    <w:rsid w:val="0017789F"/>
    <w:rsid w:val="0018356E"/>
    <w:rsid w:val="00183873"/>
    <w:rsid w:val="00190097"/>
    <w:rsid w:val="00190CD5"/>
    <w:rsid w:val="00191F14"/>
    <w:rsid w:val="001941FC"/>
    <w:rsid w:val="001973D6"/>
    <w:rsid w:val="001A73DA"/>
    <w:rsid w:val="001B4557"/>
    <w:rsid w:val="001C2352"/>
    <w:rsid w:val="001C33BF"/>
    <w:rsid w:val="001C5291"/>
    <w:rsid w:val="001C61ED"/>
    <w:rsid w:val="001C718E"/>
    <w:rsid w:val="001E64E5"/>
    <w:rsid w:val="001F05E4"/>
    <w:rsid w:val="001F1742"/>
    <w:rsid w:val="001F26DD"/>
    <w:rsid w:val="001F4122"/>
    <w:rsid w:val="002057D0"/>
    <w:rsid w:val="00216793"/>
    <w:rsid w:val="002176BA"/>
    <w:rsid w:val="00217B7A"/>
    <w:rsid w:val="00220857"/>
    <w:rsid w:val="0022297E"/>
    <w:rsid w:val="00223313"/>
    <w:rsid w:val="002233AF"/>
    <w:rsid w:val="0022356F"/>
    <w:rsid w:val="00223E21"/>
    <w:rsid w:val="0023083B"/>
    <w:rsid w:val="002342C4"/>
    <w:rsid w:val="002357F4"/>
    <w:rsid w:val="00236CBA"/>
    <w:rsid w:val="00243918"/>
    <w:rsid w:val="00250E5F"/>
    <w:rsid w:val="00253045"/>
    <w:rsid w:val="00253B38"/>
    <w:rsid w:val="00255FC8"/>
    <w:rsid w:val="00256D7F"/>
    <w:rsid w:val="00264B02"/>
    <w:rsid w:val="00265D93"/>
    <w:rsid w:val="002811B2"/>
    <w:rsid w:val="00281765"/>
    <w:rsid w:val="00282581"/>
    <w:rsid w:val="00282C2C"/>
    <w:rsid w:val="00285832"/>
    <w:rsid w:val="00290E6E"/>
    <w:rsid w:val="002A7EFC"/>
    <w:rsid w:val="002B25AB"/>
    <w:rsid w:val="002B5EA0"/>
    <w:rsid w:val="002B7578"/>
    <w:rsid w:val="002C40EA"/>
    <w:rsid w:val="002C62E8"/>
    <w:rsid w:val="002E1C96"/>
    <w:rsid w:val="002E26FC"/>
    <w:rsid w:val="002E7119"/>
    <w:rsid w:val="002F0300"/>
    <w:rsid w:val="002F054D"/>
    <w:rsid w:val="002F2847"/>
    <w:rsid w:val="003015C3"/>
    <w:rsid w:val="0030277D"/>
    <w:rsid w:val="003105AB"/>
    <w:rsid w:val="00310A30"/>
    <w:rsid w:val="00314A47"/>
    <w:rsid w:val="00324605"/>
    <w:rsid w:val="003260E6"/>
    <w:rsid w:val="003278FB"/>
    <w:rsid w:val="00332C64"/>
    <w:rsid w:val="0034726A"/>
    <w:rsid w:val="00353AF6"/>
    <w:rsid w:val="00353F65"/>
    <w:rsid w:val="00357957"/>
    <w:rsid w:val="003623BD"/>
    <w:rsid w:val="00363A76"/>
    <w:rsid w:val="003651AA"/>
    <w:rsid w:val="003756D1"/>
    <w:rsid w:val="0037633E"/>
    <w:rsid w:val="00381730"/>
    <w:rsid w:val="00382C5B"/>
    <w:rsid w:val="003902AC"/>
    <w:rsid w:val="003906CC"/>
    <w:rsid w:val="00390CDE"/>
    <w:rsid w:val="00396D7B"/>
    <w:rsid w:val="003A44B6"/>
    <w:rsid w:val="003A6D43"/>
    <w:rsid w:val="003B1836"/>
    <w:rsid w:val="003B2DD2"/>
    <w:rsid w:val="003B5F3C"/>
    <w:rsid w:val="003C3355"/>
    <w:rsid w:val="003C60BE"/>
    <w:rsid w:val="003D2492"/>
    <w:rsid w:val="003E36C8"/>
    <w:rsid w:val="003E40C9"/>
    <w:rsid w:val="003E5C41"/>
    <w:rsid w:val="003F1574"/>
    <w:rsid w:val="003F1B03"/>
    <w:rsid w:val="00400D7D"/>
    <w:rsid w:val="00406DE4"/>
    <w:rsid w:val="00416B28"/>
    <w:rsid w:val="00416B71"/>
    <w:rsid w:val="00420AEE"/>
    <w:rsid w:val="00423FA7"/>
    <w:rsid w:val="0042563A"/>
    <w:rsid w:val="00436C13"/>
    <w:rsid w:val="00441970"/>
    <w:rsid w:val="00453772"/>
    <w:rsid w:val="004709B5"/>
    <w:rsid w:val="00475E61"/>
    <w:rsid w:val="00481115"/>
    <w:rsid w:val="00481A96"/>
    <w:rsid w:val="00483B4A"/>
    <w:rsid w:val="00487CBE"/>
    <w:rsid w:val="004913BF"/>
    <w:rsid w:val="004918F2"/>
    <w:rsid w:val="0049349D"/>
    <w:rsid w:val="004B05EA"/>
    <w:rsid w:val="004B21D1"/>
    <w:rsid w:val="004B32B2"/>
    <w:rsid w:val="004D0648"/>
    <w:rsid w:val="004D7FE5"/>
    <w:rsid w:val="004E229B"/>
    <w:rsid w:val="004E3930"/>
    <w:rsid w:val="004F3123"/>
    <w:rsid w:val="00500585"/>
    <w:rsid w:val="00510EB0"/>
    <w:rsid w:val="00513AA4"/>
    <w:rsid w:val="005165DF"/>
    <w:rsid w:val="005206A6"/>
    <w:rsid w:val="005220C9"/>
    <w:rsid w:val="0052256A"/>
    <w:rsid w:val="00522806"/>
    <w:rsid w:val="00524BD3"/>
    <w:rsid w:val="00526A2B"/>
    <w:rsid w:val="00533374"/>
    <w:rsid w:val="00547504"/>
    <w:rsid w:val="00553715"/>
    <w:rsid w:val="00555A16"/>
    <w:rsid w:val="00557D84"/>
    <w:rsid w:val="00567DA3"/>
    <w:rsid w:val="00574D40"/>
    <w:rsid w:val="00581517"/>
    <w:rsid w:val="00585A6F"/>
    <w:rsid w:val="005874B3"/>
    <w:rsid w:val="00596194"/>
    <w:rsid w:val="005A1AB6"/>
    <w:rsid w:val="005A3827"/>
    <w:rsid w:val="005A4C7A"/>
    <w:rsid w:val="005A63F9"/>
    <w:rsid w:val="005B1F09"/>
    <w:rsid w:val="005B2E53"/>
    <w:rsid w:val="005B4592"/>
    <w:rsid w:val="005C004D"/>
    <w:rsid w:val="005C10DE"/>
    <w:rsid w:val="005C4814"/>
    <w:rsid w:val="005C5B98"/>
    <w:rsid w:val="005C7ED4"/>
    <w:rsid w:val="005D2091"/>
    <w:rsid w:val="005D66D7"/>
    <w:rsid w:val="005D72A3"/>
    <w:rsid w:val="005D7BCB"/>
    <w:rsid w:val="005E3779"/>
    <w:rsid w:val="005E3D95"/>
    <w:rsid w:val="005E71C9"/>
    <w:rsid w:val="005F16AC"/>
    <w:rsid w:val="005F4E21"/>
    <w:rsid w:val="006038B9"/>
    <w:rsid w:val="006041DE"/>
    <w:rsid w:val="00604DE8"/>
    <w:rsid w:val="00606921"/>
    <w:rsid w:val="00612C47"/>
    <w:rsid w:val="00616E21"/>
    <w:rsid w:val="00617656"/>
    <w:rsid w:val="006217DB"/>
    <w:rsid w:val="00621E46"/>
    <w:rsid w:val="006242CB"/>
    <w:rsid w:val="00624BD3"/>
    <w:rsid w:val="00630AD9"/>
    <w:rsid w:val="0063209A"/>
    <w:rsid w:val="00633E3D"/>
    <w:rsid w:val="00637AFC"/>
    <w:rsid w:val="00643483"/>
    <w:rsid w:val="0064464A"/>
    <w:rsid w:val="006534FF"/>
    <w:rsid w:val="00654EF1"/>
    <w:rsid w:val="006616BA"/>
    <w:rsid w:val="00664FFC"/>
    <w:rsid w:val="0067437A"/>
    <w:rsid w:val="00675B69"/>
    <w:rsid w:val="00680BB0"/>
    <w:rsid w:val="00681614"/>
    <w:rsid w:val="0068433C"/>
    <w:rsid w:val="0068655C"/>
    <w:rsid w:val="006A0ECC"/>
    <w:rsid w:val="006A1480"/>
    <w:rsid w:val="006A2E1D"/>
    <w:rsid w:val="006A3DA8"/>
    <w:rsid w:val="006B20F8"/>
    <w:rsid w:val="006B3CA5"/>
    <w:rsid w:val="006C2F57"/>
    <w:rsid w:val="006C60BE"/>
    <w:rsid w:val="006D066C"/>
    <w:rsid w:val="006D190E"/>
    <w:rsid w:val="006D4E28"/>
    <w:rsid w:val="006D72E5"/>
    <w:rsid w:val="006D759A"/>
    <w:rsid w:val="006E44A4"/>
    <w:rsid w:val="006E579F"/>
    <w:rsid w:val="006F0185"/>
    <w:rsid w:val="006F4792"/>
    <w:rsid w:val="006F4C4E"/>
    <w:rsid w:val="006F59D4"/>
    <w:rsid w:val="0070181E"/>
    <w:rsid w:val="0070518E"/>
    <w:rsid w:val="00713D65"/>
    <w:rsid w:val="007268FB"/>
    <w:rsid w:val="00735310"/>
    <w:rsid w:val="00737439"/>
    <w:rsid w:val="00737A4A"/>
    <w:rsid w:val="00740855"/>
    <w:rsid w:val="00745DD1"/>
    <w:rsid w:val="00775C56"/>
    <w:rsid w:val="00784493"/>
    <w:rsid w:val="00786CA7"/>
    <w:rsid w:val="00793655"/>
    <w:rsid w:val="00793BA1"/>
    <w:rsid w:val="00795381"/>
    <w:rsid w:val="007A3672"/>
    <w:rsid w:val="007B065D"/>
    <w:rsid w:val="007B1ABD"/>
    <w:rsid w:val="007B2A62"/>
    <w:rsid w:val="007C2D8A"/>
    <w:rsid w:val="007C52F0"/>
    <w:rsid w:val="007D6697"/>
    <w:rsid w:val="007F0F64"/>
    <w:rsid w:val="007F1411"/>
    <w:rsid w:val="007F1D16"/>
    <w:rsid w:val="007F26B0"/>
    <w:rsid w:val="007F5833"/>
    <w:rsid w:val="00802CF2"/>
    <w:rsid w:val="0080314C"/>
    <w:rsid w:val="00812D5B"/>
    <w:rsid w:val="00816AE9"/>
    <w:rsid w:val="008207CC"/>
    <w:rsid w:val="008207FA"/>
    <w:rsid w:val="00820F01"/>
    <w:rsid w:val="00822234"/>
    <w:rsid w:val="008241A2"/>
    <w:rsid w:val="008249DB"/>
    <w:rsid w:val="00825F73"/>
    <w:rsid w:val="00826739"/>
    <w:rsid w:val="00830B2A"/>
    <w:rsid w:val="00833ACC"/>
    <w:rsid w:val="00833F20"/>
    <w:rsid w:val="00835039"/>
    <w:rsid w:val="00835C9F"/>
    <w:rsid w:val="00836B9C"/>
    <w:rsid w:val="00837F62"/>
    <w:rsid w:val="00846A1A"/>
    <w:rsid w:val="00851DEB"/>
    <w:rsid w:val="00852101"/>
    <w:rsid w:val="00856486"/>
    <w:rsid w:val="00860480"/>
    <w:rsid w:val="008615EB"/>
    <w:rsid w:val="008632B7"/>
    <w:rsid w:val="008635C6"/>
    <w:rsid w:val="00863A99"/>
    <w:rsid w:val="00866168"/>
    <w:rsid w:val="008679D4"/>
    <w:rsid w:val="008717EB"/>
    <w:rsid w:val="0087209F"/>
    <w:rsid w:val="00872225"/>
    <w:rsid w:val="008751CB"/>
    <w:rsid w:val="00875345"/>
    <w:rsid w:val="00876FD7"/>
    <w:rsid w:val="008828F2"/>
    <w:rsid w:val="008840B4"/>
    <w:rsid w:val="008855AA"/>
    <w:rsid w:val="00890D0D"/>
    <w:rsid w:val="00891172"/>
    <w:rsid w:val="008B42A8"/>
    <w:rsid w:val="008B4F33"/>
    <w:rsid w:val="008B6874"/>
    <w:rsid w:val="008B7335"/>
    <w:rsid w:val="008C4C43"/>
    <w:rsid w:val="008D4200"/>
    <w:rsid w:val="008D4562"/>
    <w:rsid w:val="008E08D3"/>
    <w:rsid w:val="008E2000"/>
    <w:rsid w:val="008E3E0B"/>
    <w:rsid w:val="008E718C"/>
    <w:rsid w:val="008E7D31"/>
    <w:rsid w:val="008F06AA"/>
    <w:rsid w:val="008F35D9"/>
    <w:rsid w:val="008F431E"/>
    <w:rsid w:val="008F5DA9"/>
    <w:rsid w:val="00903A87"/>
    <w:rsid w:val="00904079"/>
    <w:rsid w:val="00906324"/>
    <w:rsid w:val="00907ECF"/>
    <w:rsid w:val="00912B92"/>
    <w:rsid w:val="00913D8E"/>
    <w:rsid w:val="0091525C"/>
    <w:rsid w:val="00917A35"/>
    <w:rsid w:val="00922AC5"/>
    <w:rsid w:val="00923EE0"/>
    <w:rsid w:val="00925E86"/>
    <w:rsid w:val="009338C2"/>
    <w:rsid w:val="00936E90"/>
    <w:rsid w:val="00946EE7"/>
    <w:rsid w:val="0097521C"/>
    <w:rsid w:val="00976EC6"/>
    <w:rsid w:val="00976ED1"/>
    <w:rsid w:val="00977AE2"/>
    <w:rsid w:val="00983542"/>
    <w:rsid w:val="009914A8"/>
    <w:rsid w:val="009951E8"/>
    <w:rsid w:val="0099663D"/>
    <w:rsid w:val="009974DD"/>
    <w:rsid w:val="009A0040"/>
    <w:rsid w:val="009A2222"/>
    <w:rsid w:val="009A34FB"/>
    <w:rsid w:val="009A51E7"/>
    <w:rsid w:val="009B16F0"/>
    <w:rsid w:val="009C03BD"/>
    <w:rsid w:val="009C13CC"/>
    <w:rsid w:val="009C2A65"/>
    <w:rsid w:val="009C2C7A"/>
    <w:rsid w:val="009C4979"/>
    <w:rsid w:val="009C4BCE"/>
    <w:rsid w:val="009C54A7"/>
    <w:rsid w:val="009D3E23"/>
    <w:rsid w:val="009E1AE9"/>
    <w:rsid w:val="009E28F7"/>
    <w:rsid w:val="009E29CF"/>
    <w:rsid w:val="009E6333"/>
    <w:rsid w:val="009E7926"/>
    <w:rsid w:val="009F760C"/>
    <w:rsid w:val="009F7A0A"/>
    <w:rsid w:val="00A1685A"/>
    <w:rsid w:val="00A17279"/>
    <w:rsid w:val="00A17460"/>
    <w:rsid w:val="00A22392"/>
    <w:rsid w:val="00A252F9"/>
    <w:rsid w:val="00A32869"/>
    <w:rsid w:val="00A35AEB"/>
    <w:rsid w:val="00A41F8D"/>
    <w:rsid w:val="00A440FE"/>
    <w:rsid w:val="00A466F2"/>
    <w:rsid w:val="00A4699E"/>
    <w:rsid w:val="00A50E1E"/>
    <w:rsid w:val="00A53243"/>
    <w:rsid w:val="00A54E75"/>
    <w:rsid w:val="00A54F02"/>
    <w:rsid w:val="00A7466F"/>
    <w:rsid w:val="00A758B6"/>
    <w:rsid w:val="00A81D65"/>
    <w:rsid w:val="00A8526B"/>
    <w:rsid w:val="00A86BB4"/>
    <w:rsid w:val="00A87710"/>
    <w:rsid w:val="00A90622"/>
    <w:rsid w:val="00A92723"/>
    <w:rsid w:val="00A93011"/>
    <w:rsid w:val="00AA28B0"/>
    <w:rsid w:val="00AC054B"/>
    <w:rsid w:val="00AC1928"/>
    <w:rsid w:val="00AC4E3C"/>
    <w:rsid w:val="00AC56E2"/>
    <w:rsid w:val="00AC57B5"/>
    <w:rsid w:val="00AD2DC5"/>
    <w:rsid w:val="00AD5866"/>
    <w:rsid w:val="00AD7101"/>
    <w:rsid w:val="00AE0FD2"/>
    <w:rsid w:val="00AE3E2B"/>
    <w:rsid w:val="00AF1F70"/>
    <w:rsid w:val="00AF30E5"/>
    <w:rsid w:val="00AF5980"/>
    <w:rsid w:val="00B032AB"/>
    <w:rsid w:val="00B04A82"/>
    <w:rsid w:val="00B126A0"/>
    <w:rsid w:val="00B13581"/>
    <w:rsid w:val="00B248CA"/>
    <w:rsid w:val="00B348D9"/>
    <w:rsid w:val="00B4286B"/>
    <w:rsid w:val="00B471FF"/>
    <w:rsid w:val="00B543FE"/>
    <w:rsid w:val="00B56E83"/>
    <w:rsid w:val="00B614C9"/>
    <w:rsid w:val="00B6632D"/>
    <w:rsid w:val="00B67E6D"/>
    <w:rsid w:val="00B74FB2"/>
    <w:rsid w:val="00B814F7"/>
    <w:rsid w:val="00B817DB"/>
    <w:rsid w:val="00B840BC"/>
    <w:rsid w:val="00B84355"/>
    <w:rsid w:val="00B91781"/>
    <w:rsid w:val="00B95BAF"/>
    <w:rsid w:val="00B96E4B"/>
    <w:rsid w:val="00BA0D39"/>
    <w:rsid w:val="00BA318A"/>
    <w:rsid w:val="00BC1D84"/>
    <w:rsid w:val="00BC5932"/>
    <w:rsid w:val="00BD1DA7"/>
    <w:rsid w:val="00BD4248"/>
    <w:rsid w:val="00BD5E7F"/>
    <w:rsid w:val="00BE0A36"/>
    <w:rsid w:val="00BE13C5"/>
    <w:rsid w:val="00BE2B9D"/>
    <w:rsid w:val="00BE3608"/>
    <w:rsid w:val="00BE49CD"/>
    <w:rsid w:val="00BE5A55"/>
    <w:rsid w:val="00BF313D"/>
    <w:rsid w:val="00BF55FA"/>
    <w:rsid w:val="00C00581"/>
    <w:rsid w:val="00C02D38"/>
    <w:rsid w:val="00C061E0"/>
    <w:rsid w:val="00C06C49"/>
    <w:rsid w:val="00C15978"/>
    <w:rsid w:val="00C17512"/>
    <w:rsid w:val="00C246E3"/>
    <w:rsid w:val="00C2772C"/>
    <w:rsid w:val="00C33468"/>
    <w:rsid w:val="00C41ED6"/>
    <w:rsid w:val="00C46EA4"/>
    <w:rsid w:val="00C54DD1"/>
    <w:rsid w:val="00C61227"/>
    <w:rsid w:val="00C65FDA"/>
    <w:rsid w:val="00C67FD7"/>
    <w:rsid w:val="00C7221E"/>
    <w:rsid w:val="00C83508"/>
    <w:rsid w:val="00C83EFC"/>
    <w:rsid w:val="00C86642"/>
    <w:rsid w:val="00C96681"/>
    <w:rsid w:val="00C966FF"/>
    <w:rsid w:val="00CA0FF5"/>
    <w:rsid w:val="00CA6D10"/>
    <w:rsid w:val="00CA7525"/>
    <w:rsid w:val="00CB0861"/>
    <w:rsid w:val="00CB698C"/>
    <w:rsid w:val="00CC4E75"/>
    <w:rsid w:val="00CC527E"/>
    <w:rsid w:val="00CD3F8B"/>
    <w:rsid w:val="00CD752E"/>
    <w:rsid w:val="00CF0305"/>
    <w:rsid w:val="00CF045D"/>
    <w:rsid w:val="00CF0C04"/>
    <w:rsid w:val="00CF31CE"/>
    <w:rsid w:val="00D01481"/>
    <w:rsid w:val="00D0158F"/>
    <w:rsid w:val="00D16580"/>
    <w:rsid w:val="00D16F7C"/>
    <w:rsid w:val="00D24680"/>
    <w:rsid w:val="00D2640D"/>
    <w:rsid w:val="00D37222"/>
    <w:rsid w:val="00D435DE"/>
    <w:rsid w:val="00D444D3"/>
    <w:rsid w:val="00D47606"/>
    <w:rsid w:val="00D507C5"/>
    <w:rsid w:val="00D50815"/>
    <w:rsid w:val="00D51BF7"/>
    <w:rsid w:val="00D6507A"/>
    <w:rsid w:val="00D6557B"/>
    <w:rsid w:val="00D70DCF"/>
    <w:rsid w:val="00D9493C"/>
    <w:rsid w:val="00D94E1E"/>
    <w:rsid w:val="00DA2376"/>
    <w:rsid w:val="00DB1C96"/>
    <w:rsid w:val="00DB7027"/>
    <w:rsid w:val="00DC04D1"/>
    <w:rsid w:val="00DC0F85"/>
    <w:rsid w:val="00DC1102"/>
    <w:rsid w:val="00DC29D9"/>
    <w:rsid w:val="00DC72BB"/>
    <w:rsid w:val="00DD022D"/>
    <w:rsid w:val="00DD12FA"/>
    <w:rsid w:val="00DD15E1"/>
    <w:rsid w:val="00DD4299"/>
    <w:rsid w:val="00DE0ABF"/>
    <w:rsid w:val="00DE2221"/>
    <w:rsid w:val="00DE36C3"/>
    <w:rsid w:val="00DE41D0"/>
    <w:rsid w:val="00DE7B12"/>
    <w:rsid w:val="00DF2C7F"/>
    <w:rsid w:val="00DF40AA"/>
    <w:rsid w:val="00E06A54"/>
    <w:rsid w:val="00E178DE"/>
    <w:rsid w:val="00E27540"/>
    <w:rsid w:val="00E27D3C"/>
    <w:rsid w:val="00E3022B"/>
    <w:rsid w:val="00E3062F"/>
    <w:rsid w:val="00E40AF1"/>
    <w:rsid w:val="00E426FD"/>
    <w:rsid w:val="00E63105"/>
    <w:rsid w:val="00E6336B"/>
    <w:rsid w:val="00E67016"/>
    <w:rsid w:val="00E716C4"/>
    <w:rsid w:val="00E716E8"/>
    <w:rsid w:val="00E73B53"/>
    <w:rsid w:val="00E80733"/>
    <w:rsid w:val="00E863A3"/>
    <w:rsid w:val="00E90E62"/>
    <w:rsid w:val="00E97202"/>
    <w:rsid w:val="00EA311D"/>
    <w:rsid w:val="00EA5003"/>
    <w:rsid w:val="00EA5CC3"/>
    <w:rsid w:val="00EA64F0"/>
    <w:rsid w:val="00EB1CA0"/>
    <w:rsid w:val="00EB6893"/>
    <w:rsid w:val="00EC33C5"/>
    <w:rsid w:val="00EC69B6"/>
    <w:rsid w:val="00EC6C84"/>
    <w:rsid w:val="00F0591D"/>
    <w:rsid w:val="00F06266"/>
    <w:rsid w:val="00F06572"/>
    <w:rsid w:val="00F14F8E"/>
    <w:rsid w:val="00F224F8"/>
    <w:rsid w:val="00F2555C"/>
    <w:rsid w:val="00F26BD5"/>
    <w:rsid w:val="00F32690"/>
    <w:rsid w:val="00F332BA"/>
    <w:rsid w:val="00F42BA0"/>
    <w:rsid w:val="00F5270C"/>
    <w:rsid w:val="00F556CD"/>
    <w:rsid w:val="00F57076"/>
    <w:rsid w:val="00F60079"/>
    <w:rsid w:val="00F60083"/>
    <w:rsid w:val="00F62A03"/>
    <w:rsid w:val="00F71143"/>
    <w:rsid w:val="00F74E1A"/>
    <w:rsid w:val="00F8144F"/>
    <w:rsid w:val="00F844EE"/>
    <w:rsid w:val="00F8523F"/>
    <w:rsid w:val="00F92ED4"/>
    <w:rsid w:val="00FA1E15"/>
    <w:rsid w:val="00FA376D"/>
    <w:rsid w:val="00FA427D"/>
    <w:rsid w:val="00FA5BD9"/>
    <w:rsid w:val="00FA5F6A"/>
    <w:rsid w:val="00FB1DD9"/>
    <w:rsid w:val="00FB2687"/>
    <w:rsid w:val="00FB3926"/>
    <w:rsid w:val="00FB5881"/>
    <w:rsid w:val="00FB5BD9"/>
    <w:rsid w:val="00FB6FFB"/>
    <w:rsid w:val="00FB76BA"/>
    <w:rsid w:val="00FC1F68"/>
    <w:rsid w:val="00FC2142"/>
    <w:rsid w:val="00FC6637"/>
    <w:rsid w:val="00FC67F1"/>
    <w:rsid w:val="00FC6C65"/>
    <w:rsid w:val="00FD01D5"/>
    <w:rsid w:val="00FD0A82"/>
    <w:rsid w:val="00FD51CA"/>
    <w:rsid w:val="00FD6983"/>
    <w:rsid w:val="00FD761A"/>
    <w:rsid w:val="00FF1EE1"/>
    <w:rsid w:val="00FF2A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24036D"/>
  <w15:chartTrackingRefBased/>
  <w15:docId w15:val="{0A0B3D5D-846C-4E0D-9B82-AAAFEA635F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B20F8"/>
    <w:pPr>
      <w:spacing w:after="0" w:line="480" w:lineRule="auto"/>
      <w:ind w:firstLine="720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B20F8"/>
    <w:pPr>
      <w:ind w:left="720"/>
      <w:contextualSpacing/>
    </w:pPr>
  </w:style>
  <w:style w:type="table" w:styleId="TableGrid">
    <w:name w:val="Table Grid"/>
    <w:basedOn w:val="TableNormal"/>
    <w:uiPriority w:val="39"/>
    <w:rsid w:val="006B20F8"/>
    <w:pPr>
      <w:spacing w:after="0" w:line="240" w:lineRule="auto"/>
    </w:pPr>
    <w:rPr>
      <w:rFonts w:eastAsia="Times New Roma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essage-body">
    <w:name w:val="message-body"/>
    <w:basedOn w:val="DefaultParagraphFont"/>
    <w:rsid w:val="00BA318A"/>
  </w:style>
  <w:style w:type="character" w:customStyle="1" w:styleId="cm-variable">
    <w:name w:val="cm-variable"/>
    <w:basedOn w:val="DefaultParagraphFont"/>
    <w:rsid w:val="00BA318A"/>
  </w:style>
  <w:style w:type="character" w:customStyle="1" w:styleId="cm-string">
    <w:name w:val="cm-string"/>
    <w:basedOn w:val="DefaultParagraphFont"/>
    <w:rsid w:val="00BA318A"/>
  </w:style>
  <w:style w:type="character" w:customStyle="1" w:styleId="object-label">
    <w:name w:val="object-label"/>
    <w:basedOn w:val="DefaultParagraphFont"/>
    <w:rsid w:val="00BA318A"/>
  </w:style>
  <w:style w:type="character" w:customStyle="1" w:styleId="object-delimiter">
    <w:name w:val="object-delimiter"/>
    <w:basedOn w:val="DefaultParagraphFont"/>
    <w:rsid w:val="00BA318A"/>
  </w:style>
  <w:style w:type="character" w:customStyle="1" w:styleId="objectbox">
    <w:name w:val="objectbox"/>
    <w:basedOn w:val="DefaultParagraphFont"/>
    <w:rsid w:val="00BA318A"/>
  </w:style>
  <w:style w:type="character" w:customStyle="1" w:styleId="objecttitle">
    <w:name w:val="objecttitle"/>
    <w:basedOn w:val="DefaultParagraphFont"/>
    <w:rsid w:val="00BA318A"/>
  </w:style>
  <w:style w:type="character" w:customStyle="1" w:styleId="objectlengthbubble">
    <w:name w:val="objectlengthbubble"/>
    <w:basedOn w:val="DefaultParagraphFont"/>
    <w:rsid w:val="00BA318A"/>
  </w:style>
  <w:style w:type="character" w:customStyle="1" w:styleId="arrayleftbracket">
    <w:name w:val="arrayleftbracket"/>
    <w:basedOn w:val="DefaultParagraphFont"/>
    <w:rsid w:val="00BA318A"/>
  </w:style>
  <w:style w:type="character" w:customStyle="1" w:styleId="more-ellipsis">
    <w:name w:val="more-ellipsis"/>
    <w:basedOn w:val="DefaultParagraphFont"/>
    <w:rsid w:val="00BA318A"/>
  </w:style>
  <w:style w:type="character" w:customStyle="1" w:styleId="arrayrightbracket">
    <w:name w:val="arrayrightbracket"/>
    <w:basedOn w:val="DefaultParagraphFont"/>
    <w:rsid w:val="00BA318A"/>
  </w:style>
  <w:style w:type="character" w:customStyle="1" w:styleId="tree-indent">
    <w:name w:val="tree-indent"/>
    <w:basedOn w:val="DefaultParagraphFont"/>
    <w:rsid w:val="00BA318A"/>
  </w:style>
  <w:style w:type="character" w:customStyle="1" w:styleId="objectleftbrace">
    <w:name w:val="objectleftbrace"/>
    <w:basedOn w:val="DefaultParagraphFont"/>
    <w:rsid w:val="00BA318A"/>
  </w:style>
  <w:style w:type="character" w:customStyle="1" w:styleId="nodename">
    <w:name w:val="nodename"/>
    <w:basedOn w:val="DefaultParagraphFont"/>
    <w:rsid w:val="00BA318A"/>
  </w:style>
  <w:style w:type="character" w:customStyle="1" w:styleId="objectequal">
    <w:name w:val="objectequal"/>
    <w:basedOn w:val="DefaultParagraphFont"/>
    <w:rsid w:val="00BA318A"/>
  </w:style>
  <w:style w:type="character" w:customStyle="1" w:styleId="objectrightbrace">
    <w:name w:val="objectrightbrace"/>
    <w:basedOn w:val="DefaultParagraphFont"/>
    <w:rsid w:val="00BA318A"/>
  </w:style>
  <w:style w:type="character" w:customStyle="1" w:styleId="message-flex-body">
    <w:name w:val="message-flex-body"/>
    <w:basedOn w:val="DefaultParagraphFont"/>
    <w:rsid w:val="00015BD0"/>
  </w:style>
  <w:style w:type="character" w:customStyle="1" w:styleId="cm-number">
    <w:name w:val="cm-number"/>
    <w:basedOn w:val="DefaultParagraphFont"/>
    <w:rsid w:val="00737A4A"/>
  </w:style>
  <w:style w:type="character" w:styleId="CommentReference">
    <w:name w:val="annotation reference"/>
    <w:basedOn w:val="DefaultParagraphFont"/>
    <w:uiPriority w:val="99"/>
    <w:semiHidden/>
    <w:unhideWhenUsed/>
    <w:rsid w:val="00DE222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E222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E2221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E222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E2221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E2221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E2221"/>
    <w:rPr>
      <w:rFonts w:ascii="Segoe UI" w:eastAsia="Times New Roman" w:hAnsi="Segoe UI" w:cs="Segoe UI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D50815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97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2725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0686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26187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8039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114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9193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92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162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90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8187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754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1598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23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6606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374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3939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420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90527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410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5103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52346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3883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23363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395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4647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7932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5854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4292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3290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8426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1659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9247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797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6828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26506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75162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29866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30889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657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4658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715064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78401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62438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013226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678405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439411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00926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4807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4734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5762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80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480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25543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704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5740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67609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483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1443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0050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7464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8167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126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8656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2223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507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5981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1398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1406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2019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85407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03256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405761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766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79612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3754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3991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7480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3281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7668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6591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02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908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953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9316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2370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68105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713986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538009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2121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37876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7591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340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746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4350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3477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5780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716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2884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672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7879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7564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5319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7946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7201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4804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6908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11" Type="http://schemas.microsoft.com/office/2016/09/relationships/commentsIds" Target="commentsIds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2F8414E-FDE5-4484-BAA2-9CC803C375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73</TotalTime>
  <Pages>13</Pages>
  <Words>4276</Words>
  <Characters>24378</Characters>
  <Application>Microsoft Office Word</Application>
  <DocSecurity>0</DocSecurity>
  <Lines>203</Lines>
  <Paragraphs>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59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</dc:creator>
  <cp:keywords/>
  <dc:description/>
  <cp:lastModifiedBy>Dell</cp:lastModifiedBy>
  <cp:revision>33</cp:revision>
  <dcterms:created xsi:type="dcterms:W3CDTF">2019-07-26T15:43:00Z</dcterms:created>
  <dcterms:modified xsi:type="dcterms:W3CDTF">2019-08-16T03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3"&gt;&lt;session id="TsjHVfFo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